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r>
        <w:rPr>
          <w:rFonts w:hint="eastAsia"/>
        </w:rPr>
        <w:t>具体到图书情报学科</w:t>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39"/>
      <w:r w:rsidR="000E52F5">
        <w:rPr>
          <w:rFonts w:hint="eastAsia"/>
        </w:rPr>
        <w:t>也可能迁往任何一个学科，</w:t>
      </w:r>
      <w:r w:rsidR="00524DEA">
        <w:rPr>
          <w:rFonts w:hint="eastAsia"/>
        </w:rPr>
        <w:t>学科壁垒不是绝对的</w:t>
      </w:r>
      <w:commentRangeEnd w:id="39"/>
      <w:r w:rsidR="00023F90">
        <w:rPr>
          <w:rStyle w:val="ad"/>
        </w:rPr>
        <w:commentReference w:id="39"/>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lastRenderedPageBreak/>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hint="eastAsia"/>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1DC9FB79" w:rsidR="00BD3649" w:rsidRDefault="00ED1053" w:rsidP="00230504">
      <w:pPr>
        <w:pStyle w:val="3"/>
      </w:pPr>
      <w:r>
        <w:rPr>
          <w:rFonts w:hint="eastAsia"/>
        </w:rPr>
        <w:t>JCR</w:t>
      </w:r>
      <w:r w:rsidR="00230504">
        <w:rPr>
          <w:rFonts w:hint="eastAsia"/>
        </w:rPr>
        <w:t>大类</w:t>
      </w:r>
    </w:p>
    <w:p w14:paraId="68C10208" w14:textId="1948446A" w:rsidR="00230504" w:rsidRPr="00230504" w:rsidRDefault="00230504" w:rsidP="00FD28D7">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0"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0"/>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 xml:space="preserve">Liu S, Chen H, Bu Y. Comparing different perspectives of characterizing </w:t>
      </w:r>
      <w:r>
        <w:lastRenderedPageBreak/>
        <w:t>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lastRenderedPageBreak/>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w:t>
      </w:r>
      <w:r>
        <w:lastRenderedPageBreak/>
        <w:t>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 xml:space="preserve">Zeng B, Lyu H, Zhao Z, et al. Exploring the direction and diversity of interdisciplinary </w:t>
      </w:r>
      <w:r>
        <w:lastRenderedPageBreak/>
        <w:t>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lastRenderedPageBreak/>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lastRenderedPageBreak/>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lastRenderedPageBreak/>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246151">
      <w:footerReference w:type="default" r:id="rId68"/>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DF6B0" w14:textId="77777777" w:rsidR="003E5D11" w:rsidRDefault="003E5D11" w:rsidP="00FF1F60">
      <w:r>
        <w:separator/>
      </w:r>
    </w:p>
  </w:endnote>
  <w:endnote w:type="continuationSeparator" w:id="0">
    <w:p w14:paraId="7F935F18" w14:textId="77777777" w:rsidR="003E5D11" w:rsidRDefault="003E5D11"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35A7E" w14:textId="77777777" w:rsidR="003E5D11" w:rsidRDefault="003E5D11" w:rsidP="00FF1F60">
      <w:r>
        <w:separator/>
      </w:r>
    </w:p>
  </w:footnote>
  <w:footnote w:type="continuationSeparator" w:id="0">
    <w:p w14:paraId="7ED00FA7" w14:textId="77777777" w:rsidR="003E5D11" w:rsidRDefault="003E5D11"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FC"/>
    <w:rsid w:val="000065F0"/>
    <w:rsid w:val="00006935"/>
    <w:rsid w:val="000072E0"/>
    <w:rsid w:val="0000737D"/>
    <w:rsid w:val="000074D0"/>
    <w:rsid w:val="0000769E"/>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2FE"/>
    <w:rsid w:val="000265F9"/>
    <w:rsid w:val="00026810"/>
    <w:rsid w:val="000268FE"/>
    <w:rsid w:val="00026A44"/>
    <w:rsid w:val="00026B42"/>
    <w:rsid w:val="00026D4D"/>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A90"/>
    <w:rsid w:val="00040BA0"/>
    <w:rsid w:val="00040C58"/>
    <w:rsid w:val="00040E94"/>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AA2"/>
    <w:rsid w:val="00073D5F"/>
    <w:rsid w:val="00073E87"/>
    <w:rsid w:val="0007403A"/>
    <w:rsid w:val="0007405C"/>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75B"/>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F5"/>
    <w:rsid w:val="000E4D16"/>
    <w:rsid w:val="000E4E58"/>
    <w:rsid w:val="000E5078"/>
    <w:rsid w:val="000E52F5"/>
    <w:rsid w:val="000E572F"/>
    <w:rsid w:val="000E5BA2"/>
    <w:rsid w:val="000E5E41"/>
    <w:rsid w:val="000E691F"/>
    <w:rsid w:val="000E6B88"/>
    <w:rsid w:val="000E6F41"/>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51"/>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056"/>
    <w:rsid w:val="002151AA"/>
    <w:rsid w:val="00215357"/>
    <w:rsid w:val="00215C44"/>
    <w:rsid w:val="00215E7F"/>
    <w:rsid w:val="00215F94"/>
    <w:rsid w:val="00216451"/>
    <w:rsid w:val="0021652F"/>
    <w:rsid w:val="002165E1"/>
    <w:rsid w:val="002165FA"/>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304"/>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E41"/>
    <w:rsid w:val="002C7F14"/>
    <w:rsid w:val="002D03C7"/>
    <w:rsid w:val="002D03FF"/>
    <w:rsid w:val="002D103E"/>
    <w:rsid w:val="002D1122"/>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1C4"/>
    <w:rsid w:val="002F5702"/>
    <w:rsid w:val="002F5E60"/>
    <w:rsid w:val="002F68ED"/>
    <w:rsid w:val="002F6D37"/>
    <w:rsid w:val="002F6F4E"/>
    <w:rsid w:val="002F6FA1"/>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62F"/>
    <w:rsid w:val="0032277E"/>
    <w:rsid w:val="00322968"/>
    <w:rsid w:val="00323159"/>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024"/>
    <w:rsid w:val="0039494E"/>
    <w:rsid w:val="00394E9D"/>
    <w:rsid w:val="003954F0"/>
    <w:rsid w:val="00395546"/>
    <w:rsid w:val="00395975"/>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5D11"/>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112C"/>
    <w:rsid w:val="00401EA8"/>
    <w:rsid w:val="004025F8"/>
    <w:rsid w:val="00403462"/>
    <w:rsid w:val="00403BF3"/>
    <w:rsid w:val="004042D3"/>
    <w:rsid w:val="00404FC0"/>
    <w:rsid w:val="0040533E"/>
    <w:rsid w:val="0040546C"/>
    <w:rsid w:val="004055C0"/>
    <w:rsid w:val="00405B94"/>
    <w:rsid w:val="00405D10"/>
    <w:rsid w:val="00406FD5"/>
    <w:rsid w:val="00410239"/>
    <w:rsid w:val="00410381"/>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798"/>
    <w:rsid w:val="00451A96"/>
    <w:rsid w:val="00451C6D"/>
    <w:rsid w:val="00452140"/>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2F41"/>
    <w:rsid w:val="00483261"/>
    <w:rsid w:val="0048376A"/>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5A5"/>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0EF"/>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6D1E"/>
    <w:rsid w:val="00727189"/>
    <w:rsid w:val="00727248"/>
    <w:rsid w:val="0072763E"/>
    <w:rsid w:val="00730500"/>
    <w:rsid w:val="00730995"/>
    <w:rsid w:val="00730A2A"/>
    <w:rsid w:val="00731447"/>
    <w:rsid w:val="007316F5"/>
    <w:rsid w:val="00731902"/>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080"/>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97A"/>
    <w:rsid w:val="00862AC6"/>
    <w:rsid w:val="008632BF"/>
    <w:rsid w:val="00863427"/>
    <w:rsid w:val="0086446E"/>
    <w:rsid w:val="0086458E"/>
    <w:rsid w:val="008645CA"/>
    <w:rsid w:val="00864610"/>
    <w:rsid w:val="00864701"/>
    <w:rsid w:val="00864902"/>
    <w:rsid w:val="00864AD8"/>
    <w:rsid w:val="008658C3"/>
    <w:rsid w:val="00865B89"/>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7C"/>
    <w:rsid w:val="008E2A8A"/>
    <w:rsid w:val="008E2AAF"/>
    <w:rsid w:val="008E2AD6"/>
    <w:rsid w:val="008E2BD0"/>
    <w:rsid w:val="008E2C53"/>
    <w:rsid w:val="008E2D00"/>
    <w:rsid w:val="008E3F0D"/>
    <w:rsid w:val="008E4189"/>
    <w:rsid w:val="008E4501"/>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8DA"/>
    <w:rsid w:val="00925A1D"/>
    <w:rsid w:val="00925B6E"/>
    <w:rsid w:val="00926136"/>
    <w:rsid w:val="009261C0"/>
    <w:rsid w:val="009262A1"/>
    <w:rsid w:val="009265E2"/>
    <w:rsid w:val="00926D79"/>
    <w:rsid w:val="00926E75"/>
    <w:rsid w:val="0092774A"/>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73FD"/>
    <w:rsid w:val="009A79F3"/>
    <w:rsid w:val="009A7FC2"/>
    <w:rsid w:val="009B06B7"/>
    <w:rsid w:val="009B0BA4"/>
    <w:rsid w:val="009B1101"/>
    <w:rsid w:val="009B1C75"/>
    <w:rsid w:val="009B22AA"/>
    <w:rsid w:val="009B2458"/>
    <w:rsid w:val="009B2B75"/>
    <w:rsid w:val="009B2E8E"/>
    <w:rsid w:val="009B366D"/>
    <w:rsid w:val="009B376D"/>
    <w:rsid w:val="009B39F8"/>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A09"/>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965"/>
    <w:rsid w:val="00AB4B15"/>
    <w:rsid w:val="00AB4DE9"/>
    <w:rsid w:val="00AB55C4"/>
    <w:rsid w:val="00AB5887"/>
    <w:rsid w:val="00AB5AA9"/>
    <w:rsid w:val="00AB5F5A"/>
    <w:rsid w:val="00AB61A1"/>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A5D"/>
    <w:rsid w:val="00B30B2E"/>
    <w:rsid w:val="00B30C3B"/>
    <w:rsid w:val="00B3180A"/>
    <w:rsid w:val="00B32174"/>
    <w:rsid w:val="00B3242A"/>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67B"/>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6CB"/>
    <w:rsid w:val="00B80951"/>
    <w:rsid w:val="00B80A9F"/>
    <w:rsid w:val="00B81CFB"/>
    <w:rsid w:val="00B81FF7"/>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7D1"/>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762"/>
    <w:rsid w:val="00CE6961"/>
    <w:rsid w:val="00CE6A54"/>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E2"/>
    <w:rsid w:val="00D3034B"/>
    <w:rsid w:val="00D30B7B"/>
    <w:rsid w:val="00D30B85"/>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72"/>
    <w:rsid w:val="00D349F8"/>
    <w:rsid w:val="00D34AB8"/>
    <w:rsid w:val="00D34C9D"/>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B80"/>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3C1"/>
    <w:rsid w:val="00E13653"/>
    <w:rsid w:val="00E13AB5"/>
    <w:rsid w:val="00E13B9E"/>
    <w:rsid w:val="00E13F3C"/>
    <w:rsid w:val="00E1430E"/>
    <w:rsid w:val="00E144B9"/>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7B6"/>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B06"/>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F0D"/>
    <w:rsid w:val="00E531DB"/>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3E60"/>
    <w:rsid w:val="00E74705"/>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22F"/>
    <w:rsid w:val="00F06447"/>
    <w:rsid w:val="00F0653F"/>
    <w:rsid w:val="00F065EE"/>
    <w:rsid w:val="00F0667A"/>
    <w:rsid w:val="00F06779"/>
    <w:rsid w:val="00F06EF0"/>
    <w:rsid w:val="00F073BC"/>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1594"/>
    <w:rsid w:val="00F62259"/>
    <w:rsid w:val="00F62999"/>
    <w:rsid w:val="00F631DA"/>
    <w:rsid w:val="00F635B6"/>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E0"/>
    <w:rsid w:val="00F76BA3"/>
    <w:rsid w:val="00F774DD"/>
    <w:rsid w:val="00F775C7"/>
    <w:rsid w:val="00F779CA"/>
    <w:rsid w:val="00F77B9E"/>
    <w:rsid w:val="00F80126"/>
    <w:rsid w:val="00F80B66"/>
    <w:rsid w:val="00F80E0A"/>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277"/>
    <w:rsid w:val="00FF47DF"/>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footer" Target="footer1.xml"/><Relationship Id="rId7" Type="http://schemas.openxmlformats.org/officeDocument/2006/relationships/comments" Target="comment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8</TotalTime>
  <Pages>50</Pages>
  <Words>39141</Words>
  <Characters>223104</Characters>
  <Application>Microsoft Office Word</Application>
  <DocSecurity>0</DocSecurity>
  <Lines>1859</Lines>
  <Paragraphs>523</Paragraphs>
  <ScaleCrop>false</ScaleCrop>
  <Company/>
  <LinksUpToDate>false</LinksUpToDate>
  <CharactersWithSpaces>26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7252</cp:revision>
  <dcterms:created xsi:type="dcterms:W3CDTF">2022-11-19T16:04:00Z</dcterms:created>
  <dcterms:modified xsi:type="dcterms:W3CDTF">2023-05-1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